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242016" w14:textId="77777777" w:rsidR="00AE7299" w:rsidRDefault="00AE7299" w:rsidP="00AE7299">
      <w:pPr>
        <w:pStyle w:val="Title"/>
      </w:pPr>
      <w:r>
        <w:t>Webinar 1 Write-up (Or put title here)</w:t>
      </w:r>
    </w:p>
    <w:p w14:paraId="7EEFD6B0" w14:textId="77777777" w:rsidR="00AE7299" w:rsidRDefault="00AE7299" w:rsidP="00AE7299"/>
    <w:p w14:paraId="520C10F4" w14:textId="32BC11FB" w:rsidR="00AE7299" w:rsidRDefault="00AE7299" w:rsidP="00AE7299">
      <w:pPr>
        <w:pStyle w:val="Subtitle"/>
      </w:pPr>
      <w:r>
        <w:t>Author Name:</w:t>
      </w:r>
      <w:r>
        <w:t xml:space="preserve"> Aleksandr </w:t>
      </w:r>
      <w:proofErr w:type="spellStart"/>
      <w:r>
        <w:t>Michuda</w:t>
      </w:r>
      <w:proofErr w:type="spellEnd"/>
    </w:p>
    <w:p w14:paraId="19713882" w14:textId="77777777" w:rsidR="00AE7299" w:rsidRDefault="00AE7299" w:rsidP="00AE7299">
      <w:pPr>
        <w:pStyle w:val="Heading1"/>
      </w:pPr>
      <w:r>
        <w:t>Summary</w:t>
      </w:r>
    </w:p>
    <w:p w14:paraId="2791A55A" w14:textId="77777777" w:rsidR="00AE7299" w:rsidRDefault="00AE7299" w:rsidP="00AE7299"/>
    <w:p w14:paraId="249FEC6C" w14:textId="77777777" w:rsidR="00AE7299" w:rsidRPr="00F03459" w:rsidRDefault="00AE7299" w:rsidP="00AE729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Lorem ipsum dolor si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me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ccusam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ot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lab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ccusam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lia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e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ellend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landiti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ncid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rrupt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autem fugit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ercitation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n nobis su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iciend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laborios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C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li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</w:p>
    <w:p w14:paraId="263DB437" w14:textId="77777777" w:rsidR="00AE7299" w:rsidRPr="00F03459" w:rsidRDefault="00AE7299" w:rsidP="00AE729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ercitation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i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rehender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landiti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re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venie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facil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n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provident hic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empor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s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od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ill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provide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unt dolor.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mped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ot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nihil error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el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lia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mmo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s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hic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peri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</w:p>
    <w:p w14:paraId="0A55617D" w14:textId="77777777" w:rsidR="00AE7299" w:rsidRDefault="00AE7299" w:rsidP="00AE7299">
      <w:pPr>
        <w:rPr>
          <w:i/>
          <w:iCs/>
        </w:rPr>
      </w:pPr>
    </w:p>
    <w:p w14:paraId="0889A00D" w14:textId="77777777" w:rsidR="00AE7299" w:rsidRDefault="00AE7299" w:rsidP="00AE7299">
      <w:pPr>
        <w:pStyle w:val="Heading1"/>
      </w:pPr>
      <w:r>
        <w:t>Background</w:t>
      </w:r>
    </w:p>
    <w:p w14:paraId="22CDC993" w14:textId="2C6DEE64" w:rsidR="00AE7299" w:rsidRDefault="00AE7299" w:rsidP="00AE7299"/>
    <w:p w14:paraId="319E0EF1" w14:textId="77777777" w:rsidR="00AE7299" w:rsidRPr="00F03459" w:rsidRDefault="00AE7299" w:rsidP="00AE729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di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corpor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b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ihil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iore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st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ust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  <w:r w:rsidRPr="00584812">
        <w:rPr>
          <w:rStyle w:val="FootnoteReference"/>
        </w:rPr>
        <w:footnoteReference w:id="1"/>
      </w: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d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ipisc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nsectetur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nimi autem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mili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b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g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distinction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KELVn5di","properties":{"formattedCitation":"(Alesina et al. 2003; Posner 2004)","plainCitation":"(Alesina et al. 2003; Posner 2004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,{"id":90,"uris":["http://zotero.org/groups/4754251/items/MBTPAJAA"],"itemData":{"id":90,"type":"article-journal","container-title":"American journal of political science","issue":"4","note":"publisher: Wiley Online Library","page":"849–863","title":"Measuring ethnic fractionalization in Africa","volume":"48","author":[{"family":"Posner","given":"Daniel N"}],"issued":{"date-parts":[["2004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; Posner 2004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105F431B" w14:textId="77777777" w:rsidR="00AE7299" w:rsidRDefault="00AE7299" w:rsidP="00AE7299"/>
    <w:p w14:paraId="4BBABE61" w14:textId="77777777" w:rsidR="00AE7299" w:rsidRDefault="00AE7299" w:rsidP="00AE7299">
      <w:pPr>
        <w:pStyle w:val="Heading1"/>
      </w:pPr>
      <w:r>
        <w:t>Main Thoughts</w:t>
      </w:r>
    </w:p>
    <w:p w14:paraId="56266EFF" w14:textId="56A0FF27" w:rsidR="00AE7299" w:rsidRDefault="00AE7299" w:rsidP="00AE7299"/>
    <w:p w14:paraId="5C8C95C1" w14:textId="77777777" w:rsidR="00AE7299" w:rsidRPr="00F03459" w:rsidRDefault="00AE7299" w:rsidP="00AE729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alias </w:t>
      </w:r>
      <w:proofErr w:type="spellStart"/>
      <w:proofErr w:type="gram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eataec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proofErr w:type="gram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re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dolor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cus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!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galis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acer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lit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ni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ugia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ugia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dicta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t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em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u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ellend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BjWVqUoT","properties":{"formattedCitation":"(Alesina et al. 2003)","plainCitation":"(Alesina et al. 2003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79696D21" w14:textId="77777777" w:rsidR="00AE7299" w:rsidRDefault="00AE7299" w:rsidP="00AE7299"/>
    <w:p w14:paraId="1B7D0BB9" w14:textId="77777777" w:rsidR="00AE7299" w:rsidRDefault="00AE7299" w:rsidP="00AE7299">
      <w:pPr>
        <w:pStyle w:val="Heading1"/>
      </w:pPr>
      <w:r>
        <w:t>Conclusion</w:t>
      </w:r>
    </w:p>
    <w:p w14:paraId="27377EF1" w14:textId="12D8F3AA" w:rsidR="00AE7299" w:rsidRDefault="00AE7299" w:rsidP="00AE7299"/>
    <w:p w14:paraId="6AE96ABB" w14:textId="77777777" w:rsidR="00AE7299" w:rsidRPr="00F03459" w:rsidRDefault="00AE7299" w:rsidP="00AE729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di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corpor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b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ihil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iore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st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ust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  <w:r w:rsidRPr="00584812">
        <w:rPr>
          <w:rStyle w:val="FootnoteReference"/>
        </w:rPr>
        <w:footnoteReference w:id="2"/>
      </w: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d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ipisc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nsectetur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nimi autem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mili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b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g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distinction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KELVn5di","properties":{"formattedCitation":"(Alesina et al. 2003; Posner 2004)","plainCitation":"(Alesina et al. 2003; Posner 2004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,{"id":90,"uris":["http://zotero.org/groups/4754251/items/MBTPAJAA"],"itemData":{"id":90,"type":"article-journal","container-title":"American journal of political science","issue":"4","note":"publisher: Wiley Online Library","page":"849–863","title":"Measuring ethnic fractionalization in Africa","volume":"48","author":[{"family":"Posner","given":"Daniel N"}],"issued":{"date-parts":[["2004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; Posner 2004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3F55A07F" w14:textId="77777777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52FB050C" w14:textId="4348F0E8" w:rsidR="00F03459" w:rsidRPr="00F03459" w:rsidRDefault="00F03459" w:rsidP="00F03459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Style w:val="Heading1Char"/>
        </w:rPr>
        <w:t>References</w:t>
      </w:r>
    </w:p>
    <w:p w14:paraId="5010C290" w14:textId="5E660CFA" w:rsidR="00553F46" w:rsidRDefault="00553F46" w:rsidP="00F03459">
      <w:pPr>
        <w:rPr>
          <w:sz w:val="22"/>
          <w:szCs w:val="22"/>
        </w:rPr>
      </w:pPr>
    </w:p>
    <w:p w14:paraId="5983A1DE" w14:textId="77777777" w:rsidR="00F03459" w:rsidRPr="00F03459" w:rsidRDefault="00F03459" w:rsidP="00F03459">
      <w:pPr>
        <w:pStyle w:val="Bibliography"/>
        <w:rPr>
          <w:rFonts w:ascii="Calibri" w:cs="Calibri"/>
          <w:sz w:val="22"/>
        </w:rPr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ZOTERO_BIBL {"uncited":[],"omitted":[],"custom":[]} CSL_BIBLIOGRAPHY </w:instrText>
      </w:r>
      <w:r>
        <w:rPr>
          <w:sz w:val="22"/>
          <w:szCs w:val="22"/>
        </w:rPr>
        <w:fldChar w:fldCharType="separate"/>
      </w:r>
      <w:r w:rsidRPr="00F03459">
        <w:rPr>
          <w:rFonts w:ascii="Calibri" w:cs="Calibri"/>
          <w:sz w:val="22"/>
        </w:rPr>
        <w:t xml:space="preserve">Alesina, Alberto et al. 2003. “Fractionalization.” </w:t>
      </w:r>
      <w:r w:rsidRPr="00F03459">
        <w:rPr>
          <w:rFonts w:ascii="Calibri" w:cs="Calibri"/>
          <w:i/>
          <w:iCs/>
          <w:sz w:val="22"/>
        </w:rPr>
        <w:t>Journal of Economic growth</w:t>
      </w:r>
      <w:r w:rsidRPr="00F03459">
        <w:rPr>
          <w:rFonts w:ascii="Calibri" w:cs="Calibri"/>
          <w:sz w:val="22"/>
        </w:rPr>
        <w:t xml:space="preserve"> 8(2): 155–94.</w:t>
      </w:r>
    </w:p>
    <w:p w14:paraId="29E5A3F5" w14:textId="77777777" w:rsidR="00F03459" w:rsidRPr="00F03459" w:rsidRDefault="00F03459" w:rsidP="00F03459">
      <w:pPr>
        <w:pStyle w:val="Bibliography"/>
        <w:rPr>
          <w:rFonts w:ascii="Calibri" w:cs="Calibri"/>
          <w:sz w:val="22"/>
        </w:rPr>
      </w:pPr>
      <w:r w:rsidRPr="00F03459">
        <w:rPr>
          <w:rFonts w:ascii="Calibri" w:cs="Calibri"/>
          <w:sz w:val="22"/>
        </w:rPr>
        <w:lastRenderedPageBreak/>
        <w:t xml:space="preserve">Posner, Daniel N. 2004. “Measuring Ethnic Fractionalization in Africa.” </w:t>
      </w:r>
      <w:r w:rsidRPr="00F03459">
        <w:rPr>
          <w:rFonts w:ascii="Calibri" w:cs="Calibri"/>
          <w:i/>
          <w:iCs/>
          <w:sz w:val="22"/>
        </w:rPr>
        <w:t>American journal of political science</w:t>
      </w:r>
      <w:r w:rsidRPr="00F03459">
        <w:rPr>
          <w:rFonts w:ascii="Calibri" w:cs="Calibri"/>
          <w:sz w:val="22"/>
        </w:rPr>
        <w:t xml:space="preserve"> 48(4): 849–63.</w:t>
      </w:r>
    </w:p>
    <w:p w14:paraId="0C0CB6C7" w14:textId="09AEAFE7" w:rsidR="00F03459" w:rsidRPr="00F03459" w:rsidRDefault="00F03459" w:rsidP="00F03459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sectPr w:rsidR="00F03459" w:rsidRPr="00F0345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999874" w14:textId="77777777" w:rsidR="004A723D" w:rsidRDefault="004A723D" w:rsidP="00EF6DEC">
      <w:r>
        <w:separator/>
      </w:r>
    </w:p>
  </w:endnote>
  <w:endnote w:type="continuationSeparator" w:id="0">
    <w:p w14:paraId="54A888D9" w14:textId="77777777" w:rsidR="004A723D" w:rsidRDefault="004A723D" w:rsidP="00EF6D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6A22F6" w14:textId="77777777" w:rsidR="004A723D" w:rsidRDefault="004A723D" w:rsidP="00EF6DEC">
      <w:r>
        <w:separator/>
      </w:r>
    </w:p>
  </w:footnote>
  <w:footnote w:type="continuationSeparator" w:id="0">
    <w:p w14:paraId="4B71DC45" w14:textId="77777777" w:rsidR="004A723D" w:rsidRDefault="004A723D" w:rsidP="00EF6DEC">
      <w:r>
        <w:continuationSeparator/>
      </w:r>
    </w:p>
  </w:footnote>
  <w:footnote w:id="1">
    <w:p w14:paraId="17B00CDE" w14:textId="77777777" w:rsidR="00AE7299" w:rsidRDefault="00AE7299" w:rsidP="00AE7299">
      <w:pPr>
        <w:pStyle w:val="FootnoteText"/>
      </w:pPr>
      <w:r w:rsidRPr="00584812">
        <w:rPr>
          <w:rStyle w:val="FootnoteReference"/>
        </w:rPr>
        <w:footnoteRef/>
      </w:r>
      <w:r>
        <w:t xml:space="preserve">  Note this is in </w:t>
      </w:r>
      <w:proofErr w:type="spellStart"/>
      <w:r>
        <w:t>latin</w:t>
      </w:r>
      <w:proofErr w:type="spellEnd"/>
      <w:r>
        <w:t>.</w:t>
      </w:r>
    </w:p>
  </w:footnote>
  <w:footnote w:id="2">
    <w:p w14:paraId="17B0678B" w14:textId="77777777" w:rsidR="00AE7299" w:rsidRDefault="00AE7299" w:rsidP="00AE7299">
      <w:pPr>
        <w:pStyle w:val="FootnoteText"/>
      </w:pPr>
      <w:r w:rsidRPr="00584812">
        <w:rPr>
          <w:rStyle w:val="FootnoteReference"/>
        </w:rPr>
        <w:footnoteRef/>
      </w:r>
      <w:r>
        <w:t xml:space="preserve">  Note this is in </w:t>
      </w:r>
      <w:proofErr w:type="spellStart"/>
      <w:r>
        <w:t>latin</w:t>
      </w:r>
      <w:proofErr w:type="spellEnd"/>
      <w:r>
        <w:t>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1B17"/>
    <w:rsid w:val="00021B17"/>
    <w:rsid w:val="000E56C2"/>
    <w:rsid w:val="001352F3"/>
    <w:rsid w:val="0018489B"/>
    <w:rsid w:val="002B1154"/>
    <w:rsid w:val="004A723D"/>
    <w:rsid w:val="00553F46"/>
    <w:rsid w:val="00584812"/>
    <w:rsid w:val="005A6437"/>
    <w:rsid w:val="009D366D"/>
    <w:rsid w:val="00AE7299"/>
    <w:rsid w:val="00B22AFB"/>
    <w:rsid w:val="00EF6DEC"/>
    <w:rsid w:val="00F034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13E82E"/>
  <w15:chartTrackingRefBased/>
  <w15:docId w15:val="{15C8E0D6-9A9E-894B-838E-5C0F7D844F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B115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34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2B1154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B115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B1154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2B1154"/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2B115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553F46"/>
    <w:pPr>
      <w:spacing w:after="240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F0345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F6DE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F6DE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F6DEC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58481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880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45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zxc22</b:Tag>
    <b:SourceType>Book</b:SourceType>
    <b:Guid>{495E5AFA-90CE-DD44-837E-86E3CCB1FA1A}</b:Guid>
    <b:Title>zxczxc</b:Title>
    <b:Year>2022</b:Year>
    <b:Author>
      <b:Author>
        <b:NameList>
          <b:Person>
            <b:Last>zxczx</b:Last>
            <b:First>zxczxc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71D54263-6800-3947-AED3-A90650DB0E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781</Words>
  <Characters>4455</Characters>
  <Application>Microsoft Office Word</Application>
  <DocSecurity>0</DocSecurity>
  <Lines>37</Lines>
  <Paragraphs>10</Paragraphs>
  <ScaleCrop>false</ScaleCrop>
  <Company/>
  <LinksUpToDate>false</LinksUpToDate>
  <CharactersWithSpaces>5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ksandr Michuda</dc:creator>
  <cp:keywords/>
  <dc:description/>
  <cp:lastModifiedBy>Aleksandr Michuda</cp:lastModifiedBy>
  <cp:revision>9</cp:revision>
  <dcterms:created xsi:type="dcterms:W3CDTF">2022-07-15T18:17:00Z</dcterms:created>
  <dcterms:modified xsi:type="dcterms:W3CDTF">2022-10-05T16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ZzrzouQx"/&gt;&lt;style id="http://www.zotero.org/styles/american-political-science-association" locale="en-US" hasBibliography="1" bibliographyStyleHasBeenSet="1"/&gt;&lt;prefs&gt;&lt;pref name="fieldType" value=</vt:lpwstr>
  </property>
  <property fmtid="{D5CDD505-2E9C-101B-9397-08002B2CF9AE}" pid="3" name="ZOTERO_PREF_2">
    <vt:lpwstr>"Field"/&gt;&lt;pref name="automaticJournalAbbreviations" value="true"/&gt;&lt;/prefs&gt;&lt;/data&gt;</vt:lpwstr>
  </property>
</Properties>
</file>